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6978B9">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6978B9">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6978B9">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6978B9">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6978B9">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6978B9">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6978B9">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6978B9">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6978B9">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227345CD" w:rsidR="004348C3" w:rsidRDefault="004348C3" w:rsidP="00922F8E">
      <w:pPr>
        <w:ind w:firstLine="0"/>
      </w:pPr>
    </w:p>
    <w:p w14:paraId="47A315F7" w14:textId="568E7294" w:rsidR="00922F8E" w:rsidRDefault="00922F8E" w:rsidP="00922F8E">
      <w:r>
        <w:t xml:space="preserve">When expressing language,  it is often referred to as being “written” or “spoken” language. However, speakers usually do not make an apparent distinction being the medial and the conceptual. Building upon the theoretical and practically foundations as presented by the likes of (Dipper, Koch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0F3B5DE5" w:rsidR="004D64BD" w:rsidRDefault="004D64BD" w:rsidP="005D21C7">
      <w:pPr>
        <w:ind w:firstLine="0"/>
      </w:pPr>
      <w:bookmarkStart w:id="3" w:name="_Toc75691414"/>
      <w:bookmarkStart w:id="4" w:name="_Toc75691560"/>
    </w:p>
    <w:p w14:paraId="738DE1E5" w14:textId="15F75AC7" w:rsidR="005D21C7" w:rsidRPr="005D21C7" w:rsidRDefault="005D21C7" w:rsidP="005D21C7">
      <w:pPr>
        <w:ind w:firstLine="0"/>
        <w:rPr>
          <w:rFonts w:eastAsia="Times" w:cs="Times"/>
          <w:b/>
          <w:bCs/>
          <w:szCs w:val="40"/>
        </w:rPr>
      </w:pPr>
      <w:r w:rsidRPr="005D21C7">
        <w:rPr>
          <w:b/>
          <w:bCs/>
        </w:rPr>
        <w:t>MENTION THAT YOU WERE INPSIRED BY PART OF YOUR OLD PROGRAM</w:t>
      </w:r>
    </w:p>
    <w:p w14:paraId="5A12DA8E" w14:textId="77B49E3E" w:rsidR="00464226" w:rsidRPr="00464226" w:rsidRDefault="003D2C3B" w:rsidP="00464226">
      <w:pPr>
        <w:pStyle w:val="berschrift1"/>
        <w:numPr>
          <w:ilvl w:val="0"/>
          <w:numId w:val="0"/>
        </w:numPr>
        <w:ind w:left="360"/>
      </w:pPr>
      <w:bookmarkStart w:id="5" w:name="_Toc78870199"/>
      <w:r w:rsidRPr="003D6548">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r w:rsidRPr="003D6548">
              <w:rPr>
                <w:i/>
                <w:iCs/>
              </w:rPr>
              <w:t>CMRW</w:t>
            </w:r>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français argotique</w:t>
            </w:r>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r w:rsidRPr="003D6548">
              <w:t>FRÉ</w:t>
            </w:r>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r w:rsidRPr="003D6548">
              <w:t>FPA</w:t>
            </w:r>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Français populaire</w:t>
            </w:r>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r w:rsidRPr="003D6548">
              <w:t>Langues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r w:rsidRPr="003D6548">
              <w:t>Niveau zéro</w:t>
            </w:r>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10031927"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r w:rsidR="00C8589A">
        <w:t xml:space="preserve"> (Research Question ? ) </w:t>
      </w:r>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r w:rsidRPr="003D6548">
        <w:t xml:space="preserve">Bühler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diagram, a,b,c,g,h,i represent spoken speech that starts of being of a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Diaphasic and Diastratic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moi je, ton père il is characteristic of FF. This can also be seen in topicalization  e.g.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e.g. chançard, gueulard, motard. This also includes the diminutive suffixes such as -et, ette, ot,  etc. Reduplication is not only present among pronouns, but nouns e.g..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FA. The difference being that FV and its components are generally known to all speakers of French, where as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r w:rsidRPr="003D6548">
        <w:lastRenderedPageBreak/>
        <w:t>Langues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lastRenderedPageBreak/>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6978B9"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6978B9"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6978B9"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6978B9"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6978B9"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6978B9"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6978B9"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6978B9"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6978B9"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6978B9"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is assumed that the textual and medial discourse initially overlap as representing </w:t>
      </w:r>
      <w:r>
        <w:lastRenderedPageBreak/>
        <w:t>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lastRenderedPageBreak/>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8870226"/>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w:t>
      </w:r>
      <w:r w:rsidR="00142E80">
        <w:lastRenderedPageBreak/>
        <w:t xml:space="preserve">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t>Classification Sets</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1D38B0FF"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p w14:paraId="22EAE833" w14:textId="77777777" w:rsidR="00E4116C" w:rsidRDefault="00E4116C" w:rsidP="0010280F"/>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lastRenderedPageBreak/>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r w:rsidRPr="00FE75FC">
              <w:rPr>
                <w:rFonts w:ascii="Courier New" w:hAnsi="Courier New" w:cs="Courier New"/>
                <w:b w:val="0"/>
                <w:bCs w:val="0"/>
                <w:color w:val="008000"/>
                <w:sz w:val="20"/>
                <w:lang w:val="fr-FR" w:eastAsia="ja-JP"/>
              </w:rPr>
              <w:t>SEN_LEN</w:t>
            </w:r>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r w:rsidRPr="00D264C0">
              <w:rPr>
                <w:b w:val="0"/>
                <w:bCs w:val="0"/>
                <w:color w:val="008000"/>
              </w:rPr>
              <w:t>AVG_WORD_LEN</w:t>
            </w:r>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Average word length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r w:rsidRPr="00D264C0">
              <w:rPr>
                <w:b w:val="0"/>
                <w:bCs w:val="0"/>
                <w:color w:val="008000"/>
              </w:rPr>
              <w:t>THIRD_PERSON_EXPL</w:t>
            </w:r>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Dummy Subjects</w:t>
            </w:r>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r w:rsidRPr="00D264C0">
              <w:rPr>
                <w:b w:val="0"/>
                <w:bCs w:val="0"/>
                <w:color w:val="008000"/>
              </w:rPr>
              <w:t>NOM_SUBJ</w:t>
            </w:r>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Sentence Length</w:t>
            </w:r>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PRES_TENSE</w:t>
            </w:r>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Present tense verbs</w:t>
            </w:r>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ABBR_NO_VOWEL</w:t>
            </w:r>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NP_VB_RATIO</w:t>
            </w:r>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LOW_VERB_HIGH_ADJ</w:t>
            </w:r>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CCONJ_VB_RATIO</w:t>
            </w:r>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Coordinating conjuct</w:t>
            </w:r>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r w:rsidRPr="00D264C0">
              <w:rPr>
                <w:b w:val="0"/>
                <w:bCs w:val="0"/>
                <w:color w:val="008000"/>
              </w:rPr>
              <w:t>SHORT_SEN_LENGTH_PRESENCE_OF_NUMBERS</w:t>
            </w:r>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5E31DD9A" w14:textId="6B99FA16" w:rsidR="00E4116C" w:rsidRDefault="00E4116C" w:rsidP="003D088A">
      <w:pPr>
        <w:ind w:firstLine="0"/>
      </w:pPr>
    </w:p>
    <w:p w14:paraId="17E75EAF" w14:textId="222823FC" w:rsidR="00312008" w:rsidRDefault="00312008" w:rsidP="003D088A">
      <w:pPr>
        <w:ind w:firstLine="0"/>
      </w:pPr>
      <w:r>
        <w:tab/>
      </w:r>
    </w:p>
    <w:p w14:paraId="259A6F8A" w14:textId="1FDBEDF5" w:rsidR="002D3EF2" w:rsidRDefault="00071B6A" w:rsidP="003D088A">
      <w:pPr>
        <w:ind w:left="1416" w:firstLine="708"/>
      </w:pPr>
      <w:r>
        <w:t xml:space="preserve">Classification </w:t>
      </w:r>
      <w:r w:rsidR="00854672">
        <w:t>for Literacy</w:t>
      </w:r>
    </w:p>
    <w:tbl>
      <w:tblPr>
        <w:tblStyle w:val="Gitternetztabelle7farbig"/>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77777777"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r w:rsidRPr="00FE75FC">
              <w:rPr>
                <w:rFonts w:ascii="Courier New" w:hAnsi="Courier New" w:cs="Courier New"/>
                <w:b w:val="0"/>
                <w:bCs w:val="0"/>
                <w:color w:val="008000"/>
                <w:sz w:val="20"/>
                <w:lang w:val="fr-FR" w:eastAsia="ja-JP"/>
              </w:rPr>
              <w:t>SEN_LEN</w:t>
            </w:r>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AVG_WORD_LEN</w:t>
            </w:r>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Average word length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r>
              <w:rPr>
                <w:b w:val="0"/>
                <w:bCs w:val="0"/>
                <w:color w:val="008000"/>
              </w:rPr>
              <w:t>VERB_SEN_LEN_RATIO</w:t>
            </w:r>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Short sentences without  verbs, high number of pronouns</w:t>
            </w:r>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r>
              <w:rPr>
                <w:b w:val="0"/>
                <w:bCs w:val="0"/>
                <w:color w:val="008000"/>
              </w:rPr>
              <w:t>WORD_REDUPLICATION</w:t>
            </w:r>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verb more than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PRES_TENSE</w:t>
            </w:r>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Present tense verbs</w:t>
            </w:r>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r>
              <w:rPr>
                <w:b w:val="0"/>
                <w:bCs w:val="0"/>
                <w:color w:val="008000"/>
              </w:rPr>
              <w:t>HIGH_PUNCTION</w:t>
            </w:r>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r>
              <w:rPr>
                <w:b w:val="0"/>
                <w:bCs w:val="0"/>
                <w:color w:val="008000"/>
              </w:rPr>
              <w:t>MULTI_CHAR_REDUPLICATION</w:t>
            </w:r>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r>
              <w:rPr>
                <w:b w:val="0"/>
                <w:bCs w:val="0"/>
                <w:color w:val="008000"/>
              </w:rPr>
              <w:t>WORD_WORD_REDUPLICATION</w:t>
            </w:r>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r>
              <w:rPr>
                <w:b w:val="0"/>
                <w:bCs w:val="0"/>
                <w:color w:val="008000"/>
              </w:rPr>
              <w:t>ALL_CAPS</w:t>
            </w:r>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r>
              <w:rPr>
                <w:b w:val="0"/>
                <w:bCs w:val="0"/>
                <w:color w:val="008000"/>
              </w:rPr>
              <w:t>ISOLATED_VERBS</w:t>
            </w:r>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lastRenderedPageBreak/>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r>
              <w:rPr>
                <w:b w:val="0"/>
                <w:bCs w:val="0"/>
                <w:color w:val="008000"/>
              </w:rPr>
              <w:t>EMOTIOCONS</w:t>
            </w:r>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Default="0010280F" w:rsidP="009D1605">
            <w:pPr>
              <w:pStyle w:val="HTMLVorformatiert"/>
              <w:shd w:val="clear" w:color="auto" w:fill="FFFFFF"/>
              <w:rPr>
                <w:b w:val="0"/>
                <w:bCs w:val="0"/>
                <w:color w:val="008000"/>
              </w:rPr>
            </w:pPr>
            <w:r>
              <w:rPr>
                <w:b w:val="0"/>
                <w:bCs w:val="0"/>
                <w:color w:val="008000"/>
              </w:rPr>
              <w:t>ABB</w:t>
            </w:r>
            <w:r w:rsidR="00312008">
              <w:rPr>
                <w:b w:val="0"/>
                <w:bCs w:val="0"/>
                <w:color w:val="008000"/>
              </w:rPr>
              <w:t>R</w:t>
            </w:r>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1C3DC8AB" w14:textId="534397B6" w:rsidR="00D05FC2" w:rsidRPr="00CB0457" w:rsidRDefault="00941974" w:rsidP="004709E8">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7C15F8BE" w14:textId="632004B2" w:rsidR="00A22184" w:rsidRDefault="00E745B7" w:rsidP="00D05FC2">
      <w:pPr>
        <w:pStyle w:val="berschrift2"/>
      </w:pPr>
      <w:r>
        <w:t>Naïve Bayes</w:t>
      </w:r>
    </w:p>
    <w:p w14:paraId="5E6109DD" w14:textId="556384EF" w:rsidR="004709E8" w:rsidRDefault="004709E8" w:rsidP="004709E8">
      <w:r>
        <w:t xml:space="preserve">Using the classification set, training data was generated in order to train a naïve bayes to recognize </w:t>
      </w:r>
    </w:p>
    <w:p w14:paraId="428C44BF" w14:textId="77777777" w:rsidR="004709E8" w:rsidRPr="004709E8" w:rsidRDefault="004709E8" w:rsidP="004709E8"/>
    <w:tbl>
      <w:tblPr>
        <w:tblStyle w:val="Gitternetztabelle7farbig"/>
        <w:tblW w:w="0" w:type="auto"/>
        <w:tblLook w:val="04A0" w:firstRow="1" w:lastRow="0" w:firstColumn="1" w:lastColumn="0" w:noHBand="0" w:noVBand="1"/>
      </w:tblPr>
      <w:tblGrid>
        <w:gridCol w:w="2122"/>
        <w:gridCol w:w="2409"/>
      </w:tblGrid>
      <w:tr w:rsidR="00A22184" w14:paraId="05BF7DF7" w14:textId="4540AA96" w:rsidTr="000C5E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52872041" w:rsidR="00A22184" w:rsidRDefault="00A22184" w:rsidP="00272F4A">
            <w:pPr>
              <w:ind w:firstLine="0"/>
              <w:cnfStyle w:val="100000000000" w:firstRow="1" w:lastRow="0" w:firstColumn="0" w:lastColumn="0" w:oddVBand="0" w:evenVBand="0" w:oddHBand="0" w:evenHBand="0" w:firstRowFirstColumn="0" w:firstRowLastColumn="0" w:lastRowFirstColumn="0" w:lastRowLastColumn="0"/>
            </w:pPr>
            <w:r>
              <w:t>Hand-Annotated</w:t>
            </w:r>
          </w:p>
        </w:tc>
      </w:tr>
      <w:tr w:rsidR="00A22184" w14:paraId="60C4A3AD" w14:textId="2655C795"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5C75C6CF" w14:textId="12B298E3"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295AEC0B" w14:textId="59B96E40"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04F8786D" w14:textId="31AB1073"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6FBA6EB6" w14:textId="2749C4D2"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439E24AD" w14:textId="16E86954"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62B59334" w:rsidR="00272F4A" w:rsidRDefault="00272F4A" w:rsidP="00272F4A"/>
    <w:p w14:paraId="2BFD4A59" w14:textId="77777777" w:rsidR="000C5EDC" w:rsidRDefault="000C5EDC" w:rsidP="004709E8">
      <w:pPr>
        <w:ind w:firstLine="0"/>
      </w:pPr>
    </w:p>
    <w:p w14:paraId="6C6ADB9F" w14:textId="77777777" w:rsidR="0082533A" w:rsidRDefault="00F9217A" w:rsidP="00F9217A">
      <w:pPr>
        <w:pStyle w:val="berschrift2"/>
      </w:pPr>
      <w:bookmarkStart w:id="55" w:name="_Toc78870230"/>
      <w:bookmarkStart w:id="56" w:name="_Toc75713093"/>
      <w:r>
        <w:t>Sentence Tokenizer</w:t>
      </w:r>
      <w:bookmarkEnd w:id="55"/>
    </w:p>
    <w:p w14:paraId="27F7B11D" w14:textId="5D63E51B" w:rsidR="008D7F64" w:rsidRDefault="00E03C0F" w:rsidP="00E03C0F">
      <w:r>
        <w:t xml:space="preserve">Two of the most popular NLP libraries, NLTK and Spacy, both provide sentence and word tokenizers that can be used in NLP tasks. However, the </w:t>
      </w:r>
      <w:r>
        <w:lastRenderedPageBreak/>
        <w:t xml:space="preserve">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w:t>
      </w:r>
      <w:r>
        <w:lastRenderedPageBreak/>
        <w:t xml:space="preserve">bullet points, rather than sentences were the intent of the author. Therefore,  the decision was made to use this bullet points as sentence markers. It should be  noted that the definition of sentence is being somewhat expanded to encompass such thought. </w:t>
      </w:r>
      <w:bookmarkEnd w:id="56"/>
    </w:p>
    <w:p w14:paraId="336B3A63" w14:textId="556106B4" w:rsidR="00E4116C" w:rsidRDefault="00E4116C" w:rsidP="00B067C6">
      <w:r>
        <w:t xml:space="preserve">7.4 Spacy Module </w:t>
      </w:r>
    </w:p>
    <w:p w14:paraId="064B13BE" w14:textId="0941062A" w:rsidR="00E4116C" w:rsidRDefault="00E4116C" w:rsidP="00B067C6"/>
    <w:p w14:paraId="1E963E32" w14:textId="04DCBBD7" w:rsidR="00E4116C" w:rsidRDefault="00E4116C" w:rsidP="00B067C6"/>
    <w:p w14:paraId="231ED903" w14:textId="77777777" w:rsidR="00E4116C" w:rsidRPr="00B067C6" w:rsidRDefault="00E4116C" w:rsidP="00B067C6"/>
    <w:p w14:paraId="3459B1B2" w14:textId="10742888" w:rsidR="00DE2CF7" w:rsidRDefault="00667E4C" w:rsidP="004709E8">
      <w:pPr>
        <w:pStyle w:val="berschrift1"/>
      </w:pPr>
      <w:r>
        <w:t>Results</w:t>
      </w:r>
    </w:p>
    <w:p w14:paraId="33D57770" w14:textId="333BCF97" w:rsidR="00DE2CF7" w:rsidRDefault="00DE2CF7" w:rsidP="005D742F">
      <w:r>
        <w:t xml:space="preserve">Development and Training </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57" w:name="_Toc75691439"/>
      <w:bookmarkStart w:id="58"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w:t>
      </w:r>
      <w:r>
        <w:lastRenderedPageBreak/>
        <w:t xml:space="preserve">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71E8DA37" w14:textId="5320C639" w:rsidR="00142B0D" w:rsidRDefault="00142B0D" w:rsidP="00142B0D">
      <w:pPr>
        <w:ind w:firstLine="0"/>
      </w:pPr>
      <w:r>
        <w:tab/>
        <w:t xml:space="preserve">Using Wiki and SMS as training data, data was labeled either literal or oral according to the classification sets mentioned above. </w:t>
      </w:r>
    </w:p>
    <w:p w14:paraId="2B6160EF" w14:textId="77777777" w:rsidR="00C4696D" w:rsidRDefault="00C4696D" w:rsidP="00142B0D">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60203A" w14:paraId="7CABECC7" w14:textId="77777777" w:rsidTr="0060203A">
        <w:tc>
          <w:tcPr>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pPr>
            <w:r w:rsidRPr="0060203A">
              <w:t>SEN_LEN</w:t>
            </w:r>
          </w:p>
        </w:tc>
      </w:tr>
      <w:tr w:rsidR="0060203A" w14:paraId="3E93B798" w14:textId="77777777" w:rsidTr="0060203A">
        <w:tc>
          <w:tcPr>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pPr>
            <w:r w:rsidRPr="0060203A">
              <w:t>AVG_WORD_LEN</w:t>
            </w:r>
          </w:p>
        </w:tc>
      </w:tr>
      <w:tr w:rsidR="0060203A" w14:paraId="1460E67D" w14:textId="77777777" w:rsidTr="0060203A">
        <w:tc>
          <w:tcPr>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pPr>
            <w:r w:rsidRPr="0060203A">
              <w:t>NP_VB_RATIO</w:t>
            </w:r>
          </w:p>
        </w:tc>
      </w:tr>
      <w:tr w:rsidR="0060203A" w14:paraId="78403AE8" w14:textId="77777777" w:rsidTr="0060203A">
        <w:tc>
          <w:tcPr>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pPr>
            <w:r w:rsidRPr="0060203A">
              <w:t>AVG_WORD_LENGTH</w:t>
            </w:r>
          </w:p>
        </w:tc>
      </w:tr>
      <w:tr w:rsidR="0060203A" w14:paraId="30F98042" w14:textId="77777777" w:rsidTr="0060203A">
        <w:tc>
          <w:tcPr>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pPr>
            <w:r w:rsidRPr="0060203A">
              <w:t>MULTI_CHAR_REDUPLICATION</w:t>
            </w:r>
          </w:p>
        </w:tc>
      </w:tr>
      <w:tr w:rsidR="0060203A" w14:paraId="5175DFB4" w14:textId="77777777" w:rsidTr="0060203A">
        <w:tc>
          <w:tcPr>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1203DDEF" w:rsidR="0060203A" w:rsidRDefault="00C4696D" w:rsidP="0060203A">
      <w:pPr>
        <w:ind w:left="708" w:firstLine="708"/>
      </w:pPr>
      <w:r>
        <w:t>Most important Classification sets</w:t>
      </w:r>
      <w:r w:rsidR="0060203A">
        <w:t xml:space="preserve"> (wiki)</w:t>
      </w:r>
    </w:p>
    <w:p w14:paraId="3965C1D6" w14:textId="77777777" w:rsidR="0060203A" w:rsidRDefault="0060203A" w:rsidP="0060203A">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60203A" w14:paraId="65DEA22F" w14:textId="77777777" w:rsidTr="0060203A">
        <w:tc>
          <w:tcPr>
            <w:tcW w:w="857" w:type="dxa"/>
          </w:tcPr>
          <w:p w14:paraId="780F8F23" w14:textId="77777777" w:rsidR="0060203A" w:rsidRDefault="0060203A" w:rsidP="0060203A">
            <w:pPr>
              <w:ind w:firstLine="0"/>
            </w:pPr>
            <w:r>
              <w:t>LIT</w:t>
            </w:r>
          </w:p>
        </w:tc>
        <w:tc>
          <w:tcPr>
            <w:tcW w:w="3389" w:type="dxa"/>
          </w:tcPr>
          <w:p w14:paraId="07F31C1E" w14:textId="569CBFE7" w:rsidR="0060203A" w:rsidRDefault="0060203A" w:rsidP="0060203A">
            <w:pPr>
              <w:ind w:firstLine="0"/>
            </w:pPr>
            <w:r w:rsidRPr="0060203A">
              <w:t>SEN_LEN</w:t>
            </w:r>
          </w:p>
        </w:tc>
      </w:tr>
      <w:tr w:rsidR="0060203A" w14:paraId="3E353A0D" w14:textId="77777777" w:rsidTr="0060203A">
        <w:tc>
          <w:tcPr>
            <w:tcW w:w="857" w:type="dxa"/>
          </w:tcPr>
          <w:p w14:paraId="2900CC2D" w14:textId="77777777" w:rsidR="0060203A" w:rsidRDefault="0060203A" w:rsidP="0060203A">
            <w:pPr>
              <w:ind w:firstLine="0"/>
            </w:pPr>
            <w:r>
              <w:t>LIT</w:t>
            </w:r>
          </w:p>
        </w:tc>
        <w:tc>
          <w:tcPr>
            <w:tcW w:w="3389" w:type="dxa"/>
          </w:tcPr>
          <w:p w14:paraId="1EA5B1CB" w14:textId="2EAC913D" w:rsidR="0060203A" w:rsidRDefault="0060203A" w:rsidP="0060203A">
            <w:pPr>
              <w:ind w:firstLine="0"/>
            </w:pPr>
            <w:r w:rsidRPr="0060203A">
              <w:t>NP_VB_RATIO</w:t>
            </w:r>
          </w:p>
        </w:tc>
      </w:tr>
      <w:tr w:rsidR="0060203A" w14:paraId="6D5CDD14" w14:textId="77777777" w:rsidTr="0060203A">
        <w:tc>
          <w:tcPr>
            <w:tcW w:w="857" w:type="dxa"/>
          </w:tcPr>
          <w:p w14:paraId="1B00CE14" w14:textId="77777777" w:rsidR="0060203A" w:rsidRDefault="0060203A" w:rsidP="0060203A">
            <w:pPr>
              <w:ind w:firstLine="0"/>
            </w:pPr>
            <w:r>
              <w:t>LIT</w:t>
            </w:r>
          </w:p>
        </w:tc>
        <w:tc>
          <w:tcPr>
            <w:tcW w:w="3389" w:type="dxa"/>
          </w:tcPr>
          <w:p w14:paraId="08EEA871" w14:textId="70CCA27B" w:rsidR="0060203A" w:rsidRDefault="0060203A" w:rsidP="0060203A">
            <w:pPr>
              <w:ind w:firstLine="0"/>
            </w:pPr>
            <w:r w:rsidRPr="0060203A">
              <w:t>PRES_TENSE</w:t>
            </w:r>
          </w:p>
        </w:tc>
      </w:tr>
      <w:tr w:rsidR="0060203A" w14:paraId="239568CE" w14:textId="77777777" w:rsidTr="0060203A">
        <w:tc>
          <w:tcPr>
            <w:tcW w:w="857" w:type="dxa"/>
          </w:tcPr>
          <w:p w14:paraId="1E9A40E7" w14:textId="77777777" w:rsidR="0060203A" w:rsidRDefault="0060203A" w:rsidP="0060203A">
            <w:pPr>
              <w:ind w:firstLine="0"/>
            </w:pPr>
            <w:r>
              <w:t>ORAL</w:t>
            </w:r>
          </w:p>
        </w:tc>
        <w:tc>
          <w:tcPr>
            <w:tcW w:w="3389" w:type="dxa"/>
          </w:tcPr>
          <w:p w14:paraId="1EB8A27B" w14:textId="18B710E2" w:rsidR="0060203A" w:rsidRDefault="0060203A" w:rsidP="0060203A">
            <w:pPr>
              <w:ind w:firstLine="0"/>
            </w:pPr>
            <w:r w:rsidRPr="0060203A">
              <w:t>SEN_LEN</w:t>
            </w:r>
          </w:p>
        </w:tc>
      </w:tr>
      <w:tr w:rsidR="0060203A" w14:paraId="74A516D9" w14:textId="77777777" w:rsidTr="0060203A">
        <w:tc>
          <w:tcPr>
            <w:tcW w:w="857" w:type="dxa"/>
          </w:tcPr>
          <w:p w14:paraId="35E27549" w14:textId="77777777" w:rsidR="0060203A" w:rsidRDefault="0060203A" w:rsidP="0060203A">
            <w:pPr>
              <w:ind w:firstLine="0"/>
            </w:pPr>
            <w:r>
              <w:t>ORAL</w:t>
            </w:r>
          </w:p>
        </w:tc>
        <w:tc>
          <w:tcPr>
            <w:tcW w:w="3389" w:type="dxa"/>
          </w:tcPr>
          <w:p w14:paraId="4BBA522D" w14:textId="3DFB1596" w:rsidR="0060203A" w:rsidRDefault="0060203A" w:rsidP="0060203A">
            <w:pPr>
              <w:ind w:firstLine="0"/>
            </w:pPr>
            <w:r w:rsidRPr="0060203A">
              <w:t>ALL_CAPS</w:t>
            </w:r>
          </w:p>
        </w:tc>
      </w:tr>
      <w:tr w:rsidR="0060203A" w14:paraId="32AA832F" w14:textId="77777777" w:rsidTr="0060203A">
        <w:tc>
          <w:tcPr>
            <w:tcW w:w="857" w:type="dxa"/>
          </w:tcPr>
          <w:p w14:paraId="7C6A6762" w14:textId="77777777" w:rsidR="0060203A" w:rsidRDefault="0060203A" w:rsidP="0060203A">
            <w:pPr>
              <w:ind w:firstLine="0"/>
            </w:pPr>
            <w:r>
              <w:t>ORAL</w:t>
            </w:r>
          </w:p>
        </w:tc>
        <w:tc>
          <w:tcPr>
            <w:tcW w:w="3389" w:type="dxa"/>
          </w:tcPr>
          <w:p w14:paraId="190D11D1" w14:textId="78BAC9EA" w:rsidR="0060203A" w:rsidRDefault="0060203A" w:rsidP="0060203A">
            <w:pPr>
              <w:tabs>
                <w:tab w:val="left" w:pos="2146"/>
              </w:tabs>
              <w:ind w:firstLine="0"/>
            </w:pPr>
            <w:r w:rsidRPr="0060203A">
              <w:t>AVG_WORD_LENGTH</w:t>
            </w:r>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67107B9F" w14:textId="54B24E0F" w:rsidR="00C4696D" w:rsidRDefault="0060203A" w:rsidP="00142B0D">
      <w:pPr>
        <w:ind w:firstLine="0"/>
      </w:pPr>
      <w:r>
        <w:tab/>
      </w:r>
      <w:r>
        <w:tab/>
      </w:r>
      <w:r>
        <w:tab/>
      </w:r>
      <w:r>
        <w:t>Most important Classification sets (</w:t>
      </w:r>
      <w:r>
        <w:t>SMS</w:t>
      </w:r>
      <w:r>
        <w:t>)</w:t>
      </w:r>
    </w:p>
    <w:p w14:paraId="38DE251E" w14:textId="77777777" w:rsidR="0060203A" w:rsidRDefault="0060203A" w:rsidP="00142B0D">
      <w:pPr>
        <w:ind w:firstLine="0"/>
      </w:pPr>
    </w:p>
    <w:tbl>
      <w:tblPr>
        <w:tblStyle w:val="Gitternetztabelle1hell"/>
        <w:tblpPr w:leftFromText="141" w:rightFromText="141" w:vertAnchor="text" w:horzAnchor="margin"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60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w:t>
            </w:r>
            <w:r>
              <w:t>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5B6E60A6" w:rsidR="00B067C6" w:rsidRDefault="00142B0D" w:rsidP="00B067C6">
      <w:pPr>
        <w:ind w:firstLine="0"/>
      </w:pPr>
      <w:r>
        <w:tab/>
      </w:r>
      <w:r>
        <w:tab/>
        <w:t>Training data results</w:t>
      </w:r>
      <w:r w:rsidR="00601E44">
        <w:t xml:space="preserve"> via the classification</w:t>
      </w:r>
      <w:r>
        <w:t xml:space="preserve"> </w:t>
      </w:r>
      <w:r w:rsidR="00C8589A">
        <w:t>(dev)</w:t>
      </w:r>
    </w:p>
    <w:p w14:paraId="5F297C0C" w14:textId="0D1C0C4A" w:rsidR="004709E8" w:rsidRDefault="004709E8" w:rsidP="004709E8">
      <w:pPr>
        <w:ind w:firstLine="0"/>
      </w:pPr>
    </w:p>
    <w:p w14:paraId="081034C0" w14:textId="70C45043" w:rsidR="00E4116C" w:rsidRDefault="00E4116C" w:rsidP="004709E8">
      <w:pPr>
        <w:ind w:firstLine="0"/>
      </w:pPr>
    </w:p>
    <w:p w14:paraId="3648021E" w14:textId="03860268" w:rsidR="00E4116C" w:rsidRDefault="00E4116C" w:rsidP="004709E8">
      <w:pPr>
        <w:ind w:firstLine="0"/>
      </w:pPr>
    </w:p>
    <w:p w14:paraId="47170A86" w14:textId="59FBA01A" w:rsidR="00E4116C" w:rsidRDefault="00E4116C" w:rsidP="004709E8">
      <w:pPr>
        <w:ind w:firstLine="0"/>
      </w:pPr>
    </w:p>
    <w:p w14:paraId="2539F517" w14:textId="77777777" w:rsidR="00E4116C" w:rsidRDefault="00E4116C" w:rsidP="004709E8">
      <w:pPr>
        <w:ind w:firstLine="0"/>
      </w:pPr>
    </w:p>
    <w:p w14:paraId="2C461DA7" w14:textId="33D565DF" w:rsidR="001C7B26" w:rsidRDefault="00066C25" w:rsidP="00DE2CF7">
      <w:pPr>
        <w:ind w:firstLine="708"/>
      </w:pPr>
      <w:r>
        <w:lastRenderedPageBreak/>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0C17580B" w:rsidR="0053046B" w:rsidRDefault="00A37018" w:rsidP="00621492">
      <w:pPr>
        <w:ind w:firstLine="0"/>
      </w:pPr>
      <w:r>
        <w:tab/>
      </w:r>
      <w:r w:rsidR="00601E44">
        <w:tab/>
      </w:r>
      <w:r w:rsidR="00601E44">
        <w:tab/>
        <w:t xml:space="preserve">Training results with the naïve bayes </w:t>
      </w:r>
      <w:r w:rsidR="00C8589A">
        <w:t xml:space="preserve"> (dev)</w:t>
      </w:r>
    </w:p>
    <w:p w14:paraId="7E1252E9" w14:textId="2003BA18" w:rsidR="007E2A23" w:rsidRDefault="007E2A23" w:rsidP="00C8589A">
      <w:pPr>
        <w:ind w:firstLine="0"/>
      </w:pPr>
    </w:p>
    <w:p w14:paraId="1B06EFF6" w14:textId="637C09B3" w:rsidR="00A278D3" w:rsidRPr="005C083E" w:rsidRDefault="00C8589A" w:rsidP="00A278D3">
      <w:pPr>
        <w:ind w:firstLine="0"/>
      </w:pPr>
      <w:r>
        <w:t>After t</w:t>
      </w:r>
      <w:r w:rsidR="00A278D3">
        <w:t xml:space="preserve">he </w:t>
      </w:r>
      <w:r>
        <w:t>development phase</w:t>
      </w:r>
      <w:r w:rsidR="00DE2CF7">
        <w:t xml:space="preserve"> and with only slight modification to the data</w:t>
      </w:r>
      <w:r>
        <w:t>,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358043D9" w:rsidR="00DE2CF7" w:rsidRDefault="003C445E" w:rsidP="00A278D3">
      <w:pPr>
        <w:ind w:firstLine="0"/>
      </w:pPr>
      <w:r>
        <w:tab/>
      </w:r>
      <w:r>
        <w:tab/>
      </w:r>
      <w:r>
        <w:tab/>
        <w:t xml:space="preserve">Training data results via the classification </w:t>
      </w:r>
      <w:r w:rsidR="00C8589A">
        <w:t>(train)</w:t>
      </w:r>
    </w:p>
    <w:p w14:paraId="14B7B526" w14:textId="66AD3A0F" w:rsidR="00C4696D" w:rsidRDefault="00C4696D" w:rsidP="00A278D3">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CA2043" w14:paraId="58523B68" w14:textId="77777777" w:rsidTr="004A79FC">
        <w:tc>
          <w:tcPr>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pPr>
            <w:r w:rsidRPr="0060203A">
              <w:t>SEN_LEN</w:t>
            </w:r>
          </w:p>
        </w:tc>
      </w:tr>
      <w:tr w:rsidR="00CA2043" w14:paraId="65226805" w14:textId="77777777" w:rsidTr="004A79FC">
        <w:tc>
          <w:tcPr>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pPr>
            <w:r w:rsidRPr="0060203A">
              <w:t>AVG_WORD_LEN</w:t>
            </w:r>
          </w:p>
        </w:tc>
      </w:tr>
      <w:tr w:rsidR="00CA2043" w14:paraId="3C21F761" w14:textId="77777777" w:rsidTr="004A79FC">
        <w:tc>
          <w:tcPr>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pPr>
            <w:r w:rsidRPr="0060203A">
              <w:t>NP_VB_RATIO</w:t>
            </w:r>
          </w:p>
        </w:tc>
      </w:tr>
      <w:tr w:rsidR="00CA2043" w14:paraId="3FA9F474" w14:textId="77777777" w:rsidTr="004A79FC">
        <w:tc>
          <w:tcPr>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pPr>
            <w:r w:rsidRPr="0060203A">
              <w:t>AVG_WORD_LENGTH</w:t>
            </w:r>
          </w:p>
        </w:tc>
      </w:tr>
      <w:tr w:rsidR="00CA2043" w14:paraId="025467C9" w14:textId="77777777" w:rsidTr="004A79FC">
        <w:tc>
          <w:tcPr>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pPr>
            <w:r w:rsidRPr="0060203A">
              <w:t>MULTI_CHAR_REDUPLICATION</w:t>
            </w:r>
          </w:p>
        </w:tc>
      </w:tr>
      <w:tr w:rsidR="00CA2043" w14:paraId="67ED732A" w14:textId="77777777" w:rsidTr="004A79FC">
        <w:tc>
          <w:tcPr>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0800E320" w14:textId="77777777" w:rsidR="00CA2043" w:rsidRDefault="00CA2043" w:rsidP="00CA2043">
      <w:pPr>
        <w:ind w:left="708" w:firstLine="708"/>
      </w:pPr>
      <w:r>
        <w:t>Most important Classification sets (wiki)</w:t>
      </w:r>
    </w:p>
    <w:p w14:paraId="2515ECB3" w14:textId="77777777" w:rsidR="00CA2043" w:rsidRDefault="00CA2043" w:rsidP="00CA2043">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CA2043" w14:paraId="6964089F" w14:textId="77777777" w:rsidTr="004A79FC">
        <w:tc>
          <w:tcPr>
            <w:tcW w:w="857" w:type="dxa"/>
          </w:tcPr>
          <w:p w14:paraId="55265559" w14:textId="77777777" w:rsidR="00CA2043" w:rsidRDefault="00CA2043" w:rsidP="004A79FC">
            <w:pPr>
              <w:ind w:firstLine="0"/>
            </w:pPr>
            <w:r>
              <w:t>LIT</w:t>
            </w:r>
          </w:p>
        </w:tc>
        <w:tc>
          <w:tcPr>
            <w:tcW w:w="3389" w:type="dxa"/>
          </w:tcPr>
          <w:p w14:paraId="3AA51003" w14:textId="1CFC707C" w:rsidR="00CA2043" w:rsidRDefault="00EA44B4" w:rsidP="004A79FC">
            <w:pPr>
              <w:ind w:firstLine="0"/>
            </w:pPr>
            <w:r w:rsidRPr="00EA44B4">
              <w:t>NP_VB_RATIO</w:t>
            </w:r>
          </w:p>
        </w:tc>
      </w:tr>
      <w:tr w:rsidR="00CA2043" w14:paraId="1E1CD54D" w14:textId="77777777" w:rsidTr="004A79FC">
        <w:tc>
          <w:tcPr>
            <w:tcW w:w="857" w:type="dxa"/>
          </w:tcPr>
          <w:p w14:paraId="3DABAB2E" w14:textId="77777777" w:rsidR="00CA2043" w:rsidRDefault="00CA2043" w:rsidP="004A79FC">
            <w:pPr>
              <w:ind w:firstLine="0"/>
            </w:pPr>
            <w:r>
              <w:t>LIT</w:t>
            </w:r>
          </w:p>
        </w:tc>
        <w:tc>
          <w:tcPr>
            <w:tcW w:w="3389" w:type="dxa"/>
          </w:tcPr>
          <w:p w14:paraId="7DD2E15E" w14:textId="29298F24" w:rsidR="00CA2043" w:rsidRDefault="00EA44B4" w:rsidP="004A79FC">
            <w:pPr>
              <w:ind w:firstLine="0"/>
            </w:pPr>
            <w:r w:rsidRPr="00EA44B4">
              <w:t>SEN_LEN</w:t>
            </w:r>
          </w:p>
        </w:tc>
      </w:tr>
      <w:tr w:rsidR="00CA2043" w14:paraId="21103B86" w14:textId="77777777" w:rsidTr="004A79FC">
        <w:tc>
          <w:tcPr>
            <w:tcW w:w="857" w:type="dxa"/>
          </w:tcPr>
          <w:p w14:paraId="532FB214" w14:textId="77777777" w:rsidR="00CA2043" w:rsidRDefault="00CA2043" w:rsidP="004A79FC">
            <w:pPr>
              <w:ind w:firstLine="0"/>
            </w:pPr>
            <w:r>
              <w:t>LIT</w:t>
            </w:r>
          </w:p>
        </w:tc>
        <w:tc>
          <w:tcPr>
            <w:tcW w:w="3389" w:type="dxa"/>
          </w:tcPr>
          <w:p w14:paraId="67CF9190" w14:textId="230DB14C" w:rsidR="00CA2043" w:rsidRDefault="00EA44B4" w:rsidP="004A79FC">
            <w:pPr>
              <w:ind w:firstLine="0"/>
            </w:pPr>
            <w:r w:rsidRPr="00EA44B4">
              <w:t>NOM_SUBJ</w:t>
            </w:r>
          </w:p>
        </w:tc>
      </w:tr>
      <w:tr w:rsidR="00CA2043" w14:paraId="56A092F5" w14:textId="77777777" w:rsidTr="004A79FC">
        <w:tc>
          <w:tcPr>
            <w:tcW w:w="857" w:type="dxa"/>
          </w:tcPr>
          <w:p w14:paraId="06C840FA" w14:textId="77777777" w:rsidR="00CA2043" w:rsidRDefault="00CA2043" w:rsidP="004A79FC">
            <w:pPr>
              <w:ind w:firstLine="0"/>
            </w:pPr>
            <w:r>
              <w:t>ORAL</w:t>
            </w:r>
          </w:p>
        </w:tc>
        <w:tc>
          <w:tcPr>
            <w:tcW w:w="3389" w:type="dxa"/>
          </w:tcPr>
          <w:p w14:paraId="4B715A43" w14:textId="77777777" w:rsidR="00CA2043" w:rsidRDefault="00CA2043" w:rsidP="004A79FC">
            <w:pPr>
              <w:ind w:firstLine="0"/>
            </w:pPr>
            <w:r w:rsidRPr="0060203A">
              <w:t>SEN_LEN</w:t>
            </w:r>
          </w:p>
        </w:tc>
      </w:tr>
      <w:tr w:rsidR="00CA2043" w14:paraId="5EBCA1C7" w14:textId="77777777" w:rsidTr="004A79FC">
        <w:tc>
          <w:tcPr>
            <w:tcW w:w="857" w:type="dxa"/>
          </w:tcPr>
          <w:p w14:paraId="693299F1" w14:textId="77777777" w:rsidR="00CA2043" w:rsidRDefault="00CA2043" w:rsidP="004A79FC">
            <w:pPr>
              <w:ind w:firstLine="0"/>
            </w:pPr>
            <w:r>
              <w:t>ORAL</w:t>
            </w:r>
          </w:p>
        </w:tc>
        <w:tc>
          <w:tcPr>
            <w:tcW w:w="3389" w:type="dxa"/>
          </w:tcPr>
          <w:p w14:paraId="5548A3B1" w14:textId="77777777" w:rsidR="00CA2043" w:rsidRDefault="00CA2043" w:rsidP="004A79FC">
            <w:pPr>
              <w:ind w:firstLine="0"/>
            </w:pPr>
            <w:r w:rsidRPr="0060203A">
              <w:t>ALL_CAPS</w:t>
            </w:r>
          </w:p>
        </w:tc>
      </w:tr>
      <w:tr w:rsidR="00CA2043" w14:paraId="1CF0CC19" w14:textId="77777777" w:rsidTr="004A79FC">
        <w:tc>
          <w:tcPr>
            <w:tcW w:w="857" w:type="dxa"/>
          </w:tcPr>
          <w:p w14:paraId="05973F64" w14:textId="77777777" w:rsidR="00CA2043" w:rsidRDefault="00CA2043" w:rsidP="004A79FC">
            <w:pPr>
              <w:ind w:firstLine="0"/>
            </w:pPr>
            <w:r>
              <w:t>ORAL</w:t>
            </w:r>
          </w:p>
        </w:tc>
        <w:tc>
          <w:tcPr>
            <w:tcW w:w="3389" w:type="dxa"/>
          </w:tcPr>
          <w:p w14:paraId="1667889E" w14:textId="77777777" w:rsidR="00CA2043" w:rsidRDefault="00CA2043" w:rsidP="004A79FC">
            <w:pPr>
              <w:tabs>
                <w:tab w:val="left" w:pos="2146"/>
              </w:tabs>
              <w:ind w:firstLine="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2B68ECC4" w14:textId="77777777" w:rsidR="00CA2043" w:rsidRDefault="00CA2043" w:rsidP="00CA2043">
      <w:pPr>
        <w:ind w:firstLine="0"/>
      </w:pPr>
      <w:r>
        <w:tab/>
      </w:r>
      <w:r>
        <w:tab/>
      </w:r>
      <w:r>
        <w:tab/>
        <w:t>Most important Classification sets (SMS)</w:t>
      </w:r>
    </w:p>
    <w:p w14:paraId="1E9947B0" w14:textId="795FF689" w:rsidR="00C4696D" w:rsidRDefault="00C4696D" w:rsidP="00A278D3">
      <w:pPr>
        <w:ind w:firstLine="0"/>
      </w:pPr>
    </w:p>
    <w:p w14:paraId="0A2A450A" w14:textId="77777777" w:rsidR="00C4696D" w:rsidRDefault="00C4696D" w:rsidP="00A278D3">
      <w:pPr>
        <w:ind w:firstLine="0"/>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46DC0D22" w14:textId="37F3D510" w:rsidR="00DE2CF7" w:rsidRDefault="00B748C6" w:rsidP="00B748C6">
      <w:pPr>
        <w:ind w:firstLine="0"/>
      </w:pPr>
      <w:r>
        <w:tab/>
      </w:r>
      <w:r>
        <w:tab/>
      </w:r>
      <w:r>
        <w:tab/>
        <w:t xml:space="preserve">Training results with the naïve bayes </w:t>
      </w:r>
      <w:r w:rsidR="00C8589A">
        <w:br/>
      </w:r>
      <w:r w:rsidR="00C8589A">
        <w:br/>
        <w:t>These results of which mirrored  those of the development phase to a certain degree.</w:t>
      </w:r>
      <w:r w:rsidR="00DE2CF7">
        <w:t xml:space="preserve"> </w:t>
      </w:r>
      <w:r w:rsidR="006B370A">
        <w:t xml:space="preserve"> </w:t>
      </w:r>
      <w:r w:rsidR="00DE2CF7">
        <w:t xml:space="preserve">In the final phase, the system was used to evaluate all  three </w:t>
      </w:r>
      <w:r w:rsidR="005646A3">
        <w:t xml:space="preserve">systems were </w:t>
      </w:r>
    </w:p>
    <w:p w14:paraId="112A0A17" w14:textId="6B90EBC0" w:rsidR="00DE2CF7" w:rsidRDefault="00DE2CF7"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7DA8DAC8"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77777777"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374A78C4"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7777777"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77777777"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768DD0F8" w:rsidR="00C8589A" w:rsidRDefault="00DE2CF7" w:rsidP="00B748C6">
      <w:pPr>
        <w:ind w:firstLine="0"/>
      </w:pPr>
      <w:r>
        <w:tab/>
      </w:r>
      <w:r>
        <w:tab/>
        <w:t xml:space="preserve">Results from the naïve bayes using the training corpus </w:t>
      </w:r>
    </w:p>
    <w:p w14:paraId="2785ECD7" w14:textId="57DBAC3A" w:rsidR="00C8589A" w:rsidRDefault="00C8589A" w:rsidP="00B748C6">
      <w:pPr>
        <w:ind w:firstLine="0"/>
      </w:pPr>
    </w:p>
    <w:p w14:paraId="216B08C9" w14:textId="77777777" w:rsidR="00C8589A" w:rsidRDefault="00C8589A" w:rsidP="00B748C6">
      <w:pPr>
        <w:ind w:firstLine="0"/>
      </w:pPr>
    </w:p>
    <w:p w14:paraId="40EE715E" w14:textId="167FFA25" w:rsidR="00C8589A" w:rsidRDefault="00C8589A" w:rsidP="00B748C6">
      <w:pPr>
        <w:ind w:firstLine="0"/>
      </w:pPr>
    </w:p>
    <w:p w14:paraId="46AC0C7F" w14:textId="77777777" w:rsidR="00C8589A" w:rsidRDefault="00C8589A" w:rsidP="00B748C6">
      <w:pPr>
        <w:ind w:firstLine="0"/>
      </w:pPr>
    </w:p>
    <w:p w14:paraId="0E1F3E11" w14:textId="061A2CAD" w:rsidR="00C8589A" w:rsidRPr="004709E8" w:rsidRDefault="00B748C6" w:rsidP="004709E8">
      <w:pPr>
        <w:ind w:left="1208" w:hanging="357"/>
      </w:pPr>
      <w:r>
        <w:br w:type="page"/>
      </w:r>
    </w:p>
    <w:p w14:paraId="66D6786F" w14:textId="6D210E35" w:rsidR="00621492" w:rsidRDefault="00C8589A" w:rsidP="004709E8">
      <w:pPr>
        <w:pStyle w:val="berschrift1"/>
      </w:pPr>
      <w:r>
        <w:lastRenderedPageBreak/>
        <w:t xml:space="preserve">Discussion </w:t>
      </w:r>
    </w:p>
    <w:p w14:paraId="1616EDD8" w14:textId="61D306BB" w:rsidR="00C8589A" w:rsidRDefault="00C8589A" w:rsidP="00C8589A">
      <w:pPr>
        <w:ind w:firstLine="708"/>
      </w:pPr>
      <w:r>
        <w:t xml:space="preserve">Using </w:t>
      </w:r>
      <w:r w:rsidR="004709E8">
        <w:t>the eBay data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transferred over to the naïve bayes.  Even taking this into account, eBay chat data is more along the lines of being literal. </w:t>
      </w:r>
    </w:p>
    <w:p w14:paraId="764F3156" w14:textId="77777777" w:rsidR="00621492" w:rsidRDefault="00621492" w:rsidP="00D1028F">
      <w:pPr>
        <w:ind w:firstLine="0"/>
      </w:pPr>
    </w:p>
    <w:p w14:paraId="1BB95940" w14:textId="1CE19048" w:rsidR="005D742F" w:rsidRDefault="00E4116C" w:rsidP="00D1028F">
      <w:pPr>
        <w:ind w:firstLine="0"/>
      </w:pPr>
      <w:r>
        <w:t xml:space="preserve">To certain extent, it might seem somewhat redundant to use a naïve bayes to identify sentences, when independent language criteria seem to suffice. While the data does reflect this to a  certain extent, the power of a naïve bayes cannot be understand as  it is used in many </w:t>
      </w: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7"/>
    <w:bookmarkEnd w:id="58"/>
    <w:p w14:paraId="506462C3" w14:textId="362DAD94" w:rsidR="00E03C0F" w:rsidRDefault="00E03C0F" w:rsidP="00E03C0F">
      <w:pPr>
        <w:ind w:firstLine="0"/>
      </w:pPr>
    </w:p>
    <w:p w14:paraId="20C1108E" w14:textId="7F29E75B" w:rsidR="00634F03" w:rsidRPr="00634F03" w:rsidRDefault="00634F03" w:rsidP="004709E8">
      <w:pPr>
        <w:ind w:firstLine="0"/>
      </w:pPr>
      <w:bookmarkStart w:id="59" w:name="_Toc75691440"/>
      <w:bookmarkStart w:id="60" w:name="_Toc75691586"/>
      <w:bookmarkStart w:id="61" w:name="_Toc78870237"/>
      <w:r>
        <w:br w:type="page"/>
      </w:r>
    </w:p>
    <w:p w14:paraId="65A0390B" w14:textId="415804C3" w:rsidR="003D2C3B" w:rsidRPr="003D6548" w:rsidRDefault="003D2C3B" w:rsidP="00B85DF0">
      <w:pPr>
        <w:pStyle w:val="berschrift1"/>
      </w:pPr>
      <w:r w:rsidRPr="003D6548">
        <w:lastRenderedPageBreak/>
        <w:t>Conclusion</w:t>
      </w:r>
      <w:bookmarkEnd w:id="59"/>
      <w:bookmarkEnd w:id="60"/>
      <w:bookmarkEnd w:id="61"/>
    </w:p>
    <w:p w14:paraId="6207C493" w14:textId="7772A45F" w:rsidR="00740321" w:rsidRDefault="00740321">
      <w:pPr>
        <w:ind w:left="1208" w:hanging="357"/>
        <w:rPr>
          <w:rFonts w:eastAsia="Times" w:cs="Times"/>
          <w:b/>
          <w:szCs w:val="40"/>
        </w:rPr>
      </w:pPr>
      <w:bookmarkStart w:id="62" w:name="_Toc75691441"/>
      <w:bookmarkStart w:id="63"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4" w:name="_Toc78870238"/>
      <w:r w:rsidRPr="003D6548">
        <w:t>References</w:t>
      </w:r>
      <w:bookmarkEnd w:id="62"/>
      <w:bookmarkEnd w:id="63"/>
      <w:bookmarkEnd w:id="6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Narr Franke Attempto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5" w:name="_Toc75691442"/>
      <w:bookmarkStart w:id="66" w:name="_Toc75691588"/>
      <w:bookmarkStart w:id="67" w:name="_Toc78870239"/>
      <w:r w:rsidRPr="003D6548">
        <w:rPr>
          <w:szCs w:val="24"/>
        </w:rPr>
        <w:t>Eigenständigkeitserklärung</w:t>
      </w:r>
      <w:bookmarkEnd w:id="65"/>
      <w:bookmarkEnd w:id="66"/>
      <w:bookmarkEnd w:id="6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68" w:name="_Toc78870240"/>
      <w:r>
        <w:rPr>
          <w:b w:val="0"/>
        </w:rPr>
        <w:t>Appendix</w:t>
      </w:r>
      <w:bookmarkEnd w:id="6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69" w:name="_Toc75713102"/>
      <w:r w:rsidRPr="00554832">
        <w:t>Oral</w:t>
      </w:r>
      <w:bookmarkEnd w:id="69"/>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Je vends une caméra de surveillance et un écran de 13 cm Ce matériel se monte très facilement.  Il suffit de brancher la caméra et l'écran à une prise électrique et le tour est joué</w:t>
      </w:r>
      <w:r w:rsidRPr="00554832">
        <w:rPr>
          <w:rStyle w:val="Funotenzeichen"/>
        </w:rPr>
        <w:footnoteReference w:id="2"/>
      </w:r>
    </w:p>
    <w:p w14:paraId="446C1CE4" w14:textId="77777777" w:rsidR="00A200C8" w:rsidRPr="00554832" w:rsidRDefault="00A200C8" w:rsidP="00A200C8">
      <w:pPr>
        <w:pStyle w:val="Listenabsatz"/>
        <w:numPr>
          <w:ilvl w:val="0"/>
          <w:numId w:val="12"/>
        </w:numPr>
      </w:pPr>
      <w:r w:rsidRPr="00554832">
        <w:rPr>
          <w:b/>
        </w:rPr>
        <w:t>88SMS</w:t>
      </w:r>
      <w:r w:rsidRPr="00554832">
        <w:t xml:space="preserve">  </w:t>
      </w:r>
    </w:p>
    <w:p w14:paraId="029D22F6" w14:textId="77777777" w:rsidR="00A200C8" w:rsidRPr="00554832" w:rsidRDefault="00A200C8" w:rsidP="00A200C8">
      <w:pPr>
        <w:pStyle w:val="Listenabsatz"/>
        <w:numPr>
          <w:ilvl w:val="1"/>
          <w:numId w:val="12"/>
        </w:numPr>
      </w:pPr>
      <w:r w:rsidRPr="00554832">
        <w:t xml:space="preserve">Ben ouais mais des fois ils trouvent jamais ou ils sont pas d'acord ou ils peuvent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r w:rsidRPr="00554832">
        <w:t>Mdr ouai mais bon à se point c'est nul</w:t>
      </w:r>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Oh, on a beaucoup ri de ce ministère et de son ministr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0" w:name="_Toc75713103"/>
      <w:r w:rsidRPr="00554832">
        <w:t>Literate</w:t>
      </w:r>
      <w:bookmarkEnd w:id="70"/>
    </w:p>
    <w:p w14:paraId="044E03AE" w14:textId="77777777" w:rsidR="00A200C8" w:rsidRPr="00554832" w:rsidRDefault="00A200C8" w:rsidP="00A200C8">
      <w:pPr>
        <w:pStyle w:val="Listenabsatz"/>
        <w:numPr>
          <w:ilvl w:val="0"/>
          <w:numId w:val="13"/>
        </w:numPr>
        <w:rPr>
          <w:b/>
          <w:bCs/>
        </w:rPr>
      </w:pPr>
      <w:r w:rsidRPr="00554832">
        <w:rPr>
          <w:b/>
          <w:bCs/>
        </w:rPr>
        <w:t>88SMS</w:t>
      </w:r>
    </w:p>
    <w:p w14:paraId="3FEFEF72" w14:textId="77777777" w:rsidR="00A200C8" w:rsidRPr="00554832" w:rsidRDefault="00A200C8" w:rsidP="00A200C8">
      <w:pPr>
        <w:pStyle w:val="Listenabsatz"/>
        <w:numPr>
          <w:ilvl w:val="1"/>
          <w:numId w:val="13"/>
        </w:numPr>
      </w:pPr>
      <w:r w:rsidRPr="00554832">
        <w:t>Bonjour. Peux-tu me confirmer ton horaire d'arrivée ? Bises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r w:rsidRPr="00554832">
        <w:t>C’est le rapport entre l'âge « mental » que donne le résultat du test sur l'âge réel, multiplié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S'agit-il d'un pays à une époque donné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10 pelotes Phildar Coton Phil 51 Coloris n° 423 (noir), même bain. 51% coton, 49% acrylique. Aiguilles 2 - 3, 116 m. Échantillon 10 x 10 cm:  25 mailles, 34 rangs.</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F0D1F" w14:textId="77777777" w:rsidR="006978B9" w:rsidRDefault="006978B9">
      <w:pPr>
        <w:spacing w:line="240" w:lineRule="auto"/>
      </w:pPr>
      <w:r>
        <w:separator/>
      </w:r>
    </w:p>
  </w:endnote>
  <w:endnote w:type="continuationSeparator" w:id="0">
    <w:p w14:paraId="3803F239" w14:textId="77777777" w:rsidR="006978B9" w:rsidRDefault="006978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1C508" w14:textId="77777777" w:rsidR="006978B9" w:rsidRDefault="006978B9">
      <w:pPr>
        <w:spacing w:line="240" w:lineRule="auto"/>
      </w:pPr>
      <w:r>
        <w:separator/>
      </w:r>
    </w:p>
  </w:footnote>
  <w:footnote w:type="continuationSeparator" w:id="0">
    <w:p w14:paraId="46791FD2" w14:textId="77777777" w:rsidR="006978B9" w:rsidRDefault="006978B9">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6978B9"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33957"/>
    <w:rsid w:val="00041C42"/>
    <w:rsid w:val="00042530"/>
    <w:rsid w:val="00042A93"/>
    <w:rsid w:val="00050FAF"/>
    <w:rsid w:val="00056077"/>
    <w:rsid w:val="000569DB"/>
    <w:rsid w:val="00060378"/>
    <w:rsid w:val="000662FD"/>
    <w:rsid w:val="00066C25"/>
    <w:rsid w:val="00070E64"/>
    <w:rsid w:val="00071B6A"/>
    <w:rsid w:val="0007488E"/>
    <w:rsid w:val="000773C8"/>
    <w:rsid w:val="00083F1D"/>
    <w:rsid w:val="0008640A"/>
    <w:rsid w:val="00087856"/>
    <w:rsid w:val="00091C30"/>
    <w:rsid w:val="00092D41"/>
    <w:rsid w:val="00095A0B"/>
    <w:rsid w:val="0009637B"/>
    <w:rsid w:val="000A08B5"/>
    <w:rsid w:val="000A351B"/>
    <w:rsid w:val="000A520C"/>
    <w:rsid w:val="000A7D25"/>
    <w:rsid w:val="000B5F1B"/>
    <w:rsid w:val="000C029D"/>
    <w:rsid w:val="000C2041"/>
    <w:rsid w:val="000C34D3"/>
    <w:rsid w:val="000C3C33"/>
    <w:rsid w:val="000C5EDC"/>
    <w:rsid w:val="000D0BDC"/>
    <w:rsid w:val="000D0FFD"/>
    <w:rsid w:val="000D4EF2"/>
    <w:rsid w:val="000D5F19"/>
    <w:rsid w:val="000E06EA"/>
    <w:rsid w:val="000E261F"/>
    <w:rsid w:val="000E2E6D"/>
    <w:rsid w:val="000E7AC7"/>
    <w:rsid w:val="000F1717"/>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2008"/>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C445E"/>
    <w:rsid w:val="003D088A"/>
    <w:rsid w:val="003D25DD"/>
    <w:rsid w:val="003D2C3B"/>
    <w:rsid w:val="003D4960"/>
    <w:rsid w:val="003D4ECF"/>
    <w:rsid w:val="003D638C"/>
    <w:rsid w:val="003D6548"/>
    <w:rsid w:val="003D7194"/>
    <w:rsid w:val="003E0C18"/>
    <w:rsid w:val="003E655F"/>
    <w:rsid w:val="003E686E"/>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37C51"/>
    <w:rsid w:val="00441BDA"/>
    <w:rsid w:val="004458F3"/>
    <w:rsid w:val="00456AD4"/>
    <w:rsid w:val="00456DD9"/>
    <w:rsid w:val="0045751C"/>
    <w:rsid w:val="00464226"/>
    <w:rsid w:val="0046464C"/>
    <w:rsid w:val="004661A1"/>
    <w:rsid w:val="004675E0"/>
    <w:rsid w:val="004709E8"/>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A0D25"/>
    <w:rsid w:val="005A137E"/>
    <w:rsid w:val="005A58AC"/>
    <w:rsid w:val="005A642B"/>
    <w:rsid w:val="005B1032"/>
    <w:rsid w:val="005B1301"/>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F0111"/>
    <w:rsid w:val="00601E44"/>
    <w:rsid w:val="0060203A"/>
    <w:rsid w:val="00603600"/>
    <w:rsid w:val="0060505C"/>
    <w:rsid w:val="00610AA5"/>
    <w:rsid w:val="00611339"/>
    <w:rsid w:val="006116D3"/>
    <w:rsid w:val="00614319"/>
    <w:rsid w:val="006147D8"/>
    <w:rsid w:val="00621492"/>
    <w:rsid w:val="006218A4"/>
    <w:rsid w:val="00624E85"/>
    <w:rsid w:val="00626CDD"/>
    <w:rsid w:val="0062746B"/>
    <w:rsid w:val="00634538"/>
    <w:rsid w:val="00634F03"/>
    <w:rsid w:val="006441A3"/>
    <w:rsid w:val="00644756"/>
    <w:rsid w:val="00646342"/>
    <w:rsid w:val="00654A7A"/>
    <w:rsid w:val="00664EF1"/>
    <w:rsid w:val="00667282"/>
    <w:rsid w:val="006673D7"/>
    <w:rsid w:val="00667E4C"/>
    <w:rsid w:val="00672B71"/>
    <w:rsid w:val="00673E2D"/>
    <w:rsid w:val="00675148"/>
    <w:rsid w:val="00675607"/>
    <w:rsid w:val="00680637"/>
    <w:rsid w:val="00685563"/>
    <w:rsid w:val="00697649"/>
    <w:rsid w:val="006978B9"/>
    <w:rsid w:val="006A19AD"/>
    <w:rsid w:val="006B188A"/>
    <w:rsid w:val="006B370A"/>
    <w:rsid w:val="006C052C"/>
    <w:rsid w:val="006C2DF1"/>
    <w:rsid w:val="006C507D"/>
    <w:rsid w:val="006C580B"/>
    <w:rsid w:val="006C58B9"/>
    <w:rsid w:val="006D2F9F"/>
    <w:rsid w:val="006D4B22"/>
    <w:rsid w:val="006D6B8C"/>
    <w:rsid w:val="006D717C"/>
    <w:rsid w:val="006D7D18"/>
    <w:rsid w:val="006E3A9E"/>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748C6"/>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E3693"/>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96D"/>
    <w:rsid w:val="00C46A48"/>
    <w:rsid w:val="00C53902"/>
    <w:rsid w:val="00C559D3"/>
    <w:rsid w:val="00C60A73"/>
    <w:rsid w:val="00C626C8"/>
    <w:rsid w:val="00C629EA"/>
    <w:rsid w:val="00C6470E"/>
    <w:rsid w:val="00C700CB"/>
    <w:rsid w:val="00C70794"/>
    <w:rsid w:val="00C73D51"/>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2E88"/>
    <w:rsid w:val="00CF3182"/>
    <w:rsid w:val="00CF5EBD"/>
    <w:rsid w:val="00CF5FAD"/>
    <w:rsid w:val="00CF7802"/>
    <w:rsid w:val="00D05175"/>
    <w:rsid w:val="00D05FC2"/>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ADA"/>
    <w:rsid w:val="00EC2480"/>
    <w:rsid w:val="00ED05A4"/>
    <w:rsid w:val="00ED0642"/>
    <w:rsid w:val="00ED395A"/>
    <w:rsid w:val="00ED39E2"/>
    <w:rsid w:val="00EE1A0F"/>
    <w:rsid w:val="00EE7FE7"/>
    <w:rsid w:val="00EF1BCD"/>
    <w:rsid w:val="00EF30D5"/>
    <w:rsid w:val="00EF5C3F"/>
    <w:rsid w:val="00EF61BA"/>
    <w:rsid w:val="00EF62C0"/>
    <w:rsid w:val="00F00FF6"/>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CA2043"/>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726</Words>
  <Characters>130494</Characters>
  <Application>Microsoft Office Word</Application>
  <DocSecurity>0</DocSecurity>
  <Lines>1087</Lines>
  <Paragraphs>307</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71</cp:revision>
  <cp:lastPrinted>2021-05-14T10:41:00Z</cp:lastPrinted>
  <dcterms:created xsi:type="dcterms:W3CDTF">2021-05-04T10:40:00Z</dcterms:created>
  <dcterms:modified xsi:type="dcterms:W3CDTF">2021-08-05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